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 = '1.0' encoding = 'UTF-8' standalone = 'yes'?>
<Relationships xmlns="http://schemas.openxmlformats.org/package/2006/relationships">
   <Relationship Id="rId1" Type="http://schemas.openxmlformats.org/officeDocument/2006/relationships/officeDocument" Target="word/document.xml"/>
   <Relationship Id="rId2" Type="http://schemas.openxmlformats.org/package/2006/relationships/metadata/core-properties" Target="docProps/core.xml"/>
   <Relationship Id="rId3" Type="http://schemas.openxmlformats.org/officeDocument/2006/relationships/extended-properties" Target="docProps/app.xml"/>
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0300" w:type="dxa"/>
        <w:tblLook w:val="04A0" w:firstRow="1" w:lastRow="0" w:firstColumn="1" w:lastColumn="0" w:noHBand="0" w:noVBand="1"/>
      </w:tblPr>
      <w:tblGrid>
        <w:gridCol w:w="10300"/>
      </w:tblGrid>
      <w:tr w:rsidR="0093100E" w:rsidRPr="00593EF1" w:rsidTr="005736C6">
        <w:trPr>
          <w:trHeight w:val="285"/>
        </w:trPr>
        <w:tc>
          <w:tcPr>
            <w:tcW w:w="8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5736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 xml:space="preserve">Table 1: Functional classification of transcripts from </w:t>
            </w:r>
            <w:r w:rsidRPr="00593EF1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Culex tarsalis</w:t>
            </w:r>
          </w:p>
        </w:tc>
      </w:tr>
    </w:tbl>
    <w:p w:rsidR="0093100E" w:rsidRPr="00593EF1" w:rsidRDefault="0093100E">
      <w:pPr>
        <w:rPr>
          <w:rFonts w:ascii="Times New Roman" w:hAnsi="Times New Roman" w:cs="Times New Roman"/>
        </w:rPr>
      </w:pPr>
    </w:p>
    <w:tbl>
      <w:tblPr>
        <w:tblW w:w="10300" w:type="dxa"/>
        <w:tblLook w:val="04A0" w:firstRow="1" w:lastRow="0" w:firstColumn="1" w:lastColumn="0" w:noHBand="0" w:noVBand="1"/>
      </w:tblPr>
      <w:tblGrid>
        <w:gridCol w:w="4040"/>
        <w:gridCol w:w="1600"/>
        <w:gridCol w:w="1320"/>
        <w:gridCol w:w="2020"/>
        <w:gridCol w:w="1320"/>
      </w:tblGrid>
      <w:tr w:rsidR="0093100E" w:rsidRPr="00593EF1" w:rsidTr="0093100E">
        <w:trPr>
          <w:trHeight w:val="1425"/>
        </w:trPr>
        <w:tc>
          <w:tcPr>
            <w:tcW w:w="4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lass</w:t>
            </w:r>
          </w:p>
        </w:tc>
        <w:tc>
          <w:tcPr>
            <w:tcW w:w="16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tal Number of Contigs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% total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contigs overexpressed in the salivary glands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% Total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Secreted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,75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1.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6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4.79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Unknow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,25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3.14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3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9.61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Unknown, conserved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,09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6.53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.19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Transposable element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8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96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44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Immunity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9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59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2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Protein modification machinery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6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69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1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Metabolism, nucleotide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7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12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Transporters/storage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05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.27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Metabolism, carbohydrate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7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90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6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Extracellular matrix/cell adhesio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4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79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6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Signal transductio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,71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0.94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Metabolism, lipid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6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0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Metabolism, energy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5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66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Metabolism, amino acid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2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32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Transcription machinery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57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.37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Proteasome machinery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1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4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Protein synthesis machinery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8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97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Transcription factor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5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4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Viral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6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Protein export machinery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01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.1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Cytoskeletal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1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29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Nuclear regulatio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0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25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Oxidant metabolism/detoxification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9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59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Metabolism, intermediate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1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Nuclear export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9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 xml:space="preserve">Signal transduction, apoptosis   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Storage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2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93100E" w:rsidRPr="00593EF1" w:rsidTr="0093100E">
        <w:trPr>
          <w:trHeight w:val="285"/>
        </w:trPr>
        <w:tc>
          <w:tcPr>
            <w:tcW w:w="4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Total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4,77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6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100E" w:rsidRPr="00593EF1" w:rsidRDefault="0093100E" w:rsidP="0093100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</w:tr>
    </w:tbl>
    <w:p w:rsidR="007230F5" w:rsidRPr="00593EF1" w:rsidRDefault="007230F5">
      <w:pPr>
        <w:rPr>
          <w:rFonts w:ascii="Times New Roman" w:hAnsi="Times New Roman" w:cs="Times New Roman"/>
        </w:rPr>
      </w:pPr>
    </w:p>
    <w:p w:rsidR="007230F5" w:rsidRDefault="007230F5">
      <w:pPr>
        <w:rPr>
          <w:rFonts w:ascii="Times New Roman" w:hAnsi="Times New Roman" w:cs="Times New Roman"/>
        </w:rPr>
      </w:pPr>
      <w:r w:rsidRPr="00593EF1">
        <w:rPr>
          <w:rFonts w:ascii="Times New Roman" w:hAnsi="Times New Roman" w:cs="Times New Roman"/>
        </w:rPr>
        <w:br w:type="page"/>
      </w:r>
      <w:r w:rsidR="00593EF1" w:rsidRPr="00593EF1">
        <w:rPr>
          <w:rFonts w:ascii="Times New Roman" w:hAnsi="Times New Roman" w:cs="Times New Roman"/>
        </w:rPr>
        <w:lastRenderedPageBreak/>
        <w:t>Table 2: Classification of transcripts 10 x overexpressed in female SG when contrasted with male SG</w:t>
      </w:r>
      <w:r w:rsidR="00C957A4">
        <w:rPr>
          <w:rFonts w:ascii="Times New Roman" w:hAnsi="Times New Roman" w:cs="Times New Roman"/>
        </w:rPr>
        <w:t xml:space="preserve">, from a subset of transcripts enriched in the SG as compared to </w:t>
      </w:r>
      <w:r w:rsidR="00597E8B">
        <w:rPr>
          <w:rFonts w:ascii="Times New Roman" w:hAnsi="Times New Roman" w:cs="Times New Roman"/>
        </w:rPr>
        <w:t xml:space="preserve">carcasses </w:t>
      </w:r>
      <w:r w:rsidR="00C957A4">
        <w:rPr>
          <w:rFonts w:ascii="Times New Roman" w:hAnsi="Times New Roman" w:cs="Times New Roman"/>
        </w:rPr>
        <w:t>of both sexes.</w:t>
      </w:r>
    </w:p>
    <w:tbl>
      <w:tblPr>
        <w:tblW w:w="10795" w:type="dxa"/>
        <w:tblInd w:w="-5" w:type="dxa"/>
        <w:tblLook w:val="04A0" w:firstRow="1" w:lastRow="0" w:firstColumn="1" w:lastColumn="0" w:noHBand="0" w:noVBand="1"/>
      </w:tblPr>
      <w:tblGrid>
        <w:gridCol w:w="4229"/>
        <w:gridCol w:w="1169"/>
        <w:gridCol w:w="1014"/>
        <w:gridCol w:w="1014"/>
        <w:gridCol w:w="1300"/>
        <w:gridCol w:w="1071"/>
        <w:gridCol w:w="998"/>
      </w:tblGrid>
      <w:tr w:rsidR="00C957A4" w:rsidRPr="00593EF1" w:rsidTr="00C957A4">
        <w:trPr>
          <w:trHeight w:val="855"/>
        </w:trPr>
        <w:tc>
          <w:tcPr>
            <w:tcW w:w="42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lass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contigs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fe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SG</w:t>
            </w:r>
          </w:p>
        </w:tc>
        <w:tc>
          <w:tcPr>
            <w:tcW w:w="10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SG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Ratio Female</w:t>
            </w:r>
            <w:r w:rsidR="00C957A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/</w:t>
            </w:r>
            <w:r w:rsidR="00C957A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ale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3EF1" w:rsidRPr="00593EF1" w:rsidRDefault="00593EF1" w:rsidP="00597E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fe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arcass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593EF1" w:rsidRPr="00593EF1" w:rsidRDefault="00593EF1" w:rsidP="00597E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arcass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utative secret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zyme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Apyrase</w:t>
            </w:r>
            <w:r w:rsidR="00E329C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84.4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985.8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3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Adenosine deaminas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80.9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60.2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69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Endonucleas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99.5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39.1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0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23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Hyaluronidase</w:t>
            </w:r>
            <w:r w:rsidR="00A01267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93.8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326.6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8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9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Sphingomyelinase</w:t>
            </w:r>
            <w:r w:rsidR="00E329C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16.2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150.0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0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Serine proteas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109.2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7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00.4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63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rotease inhibitor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Serpin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18.3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039.7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0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Ubiquitous protein familie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Antigen 5 famil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,323.3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7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229.7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8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22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osquito specific familie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D7 protein famil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,956.9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.3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366.8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93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.47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Aegyptin/30kDa antigen famil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,273.1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8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45.1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8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88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0-14 kDa family - also in Corethrella</w:t>
            </w:r>
            <w:r w:rsidR="00EF41A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,844.7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2.0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19.5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.60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.22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0.2 kDa family - Culex and Corethrella</w:t>
            </w:r>
            <w:r w:rsidR="00E329C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78.5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.3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7.9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0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 xml:space="preserve">62/34 kDa culicine family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87.7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51.3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2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9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gSG5 family</w:t>
            </w:r>
            <w:r w:rsidR="00E329C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94.1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466.6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3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4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gSG8 family</w:t>
            </w:r>
            <w:r w:rsidR="00E329C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55.1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36.0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0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4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Hyp37</w:t>
            </w:r>
            <w:r w:rsidR="00E329C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478.0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9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495.8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88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30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SGS1 famil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0.2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27.3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5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22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6.7 kDa/WRP famil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,260.6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9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187.8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53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86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.2 kDa peptid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697.7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6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052.2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10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9.7 kDa family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03.3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019.4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48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Basic tail protein</w:t>
            </w:r>
            <w:r w:rsidR="00E329C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085.9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7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06.4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09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02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Mucin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58.2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8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41.7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68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17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Proline rich salivary peptide</w:t>
            </w:r>
            <w:r w:rsidR="00E329CF">
              <w:rPr>
                <w:rFonts w:ascii="Times New Roman" w:eastAsia="Times New Roman" w:hAnsi="Times New Roman" w:cs="Times New Roman"/>
                <w:color w:val="000000"/>
              </w:rPr>
              <w:t xml:space="preserve"> *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12.5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2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972.7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6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2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Unknown secreted protein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91.3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.0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1.6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96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Putative </w:t>
            </w: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Housekeep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Extracellular matrix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9.5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5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2.1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4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5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Amino acid metabolism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22.8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0.4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5.8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.27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3.60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Protein modifica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6.8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2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26.5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26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Signal transductio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4.9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7.3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80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07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Transporter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58.0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.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9.3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99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5.26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Unknown conserved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,259.6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1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059.5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37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75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Unknown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77.8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06.2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51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ansposable elements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4.4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26.7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09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0.12</w:t>
            </w: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DE6E8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93EF1" w:rsidRPr="00593EF1" w:rsidTr="00C957A4">
        <w:trPr>
          <w:trHeight w:val="300"/>
        </w:trPr>
        <w:tc>
          <w:tcPr>
            <w:tcW w:w="4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tal or averag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C31D0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33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,027.77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9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681.3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1.12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3EF1" w:rsidRPr="00593EF1" w:rsidRDefault="00593EF1" w:rsidP="00593EF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593EF1">
              <w:rPr>
                <w:rFonts w:ascii="Times New Roman" w:eastAsia="Times New Roman" w:hAnsi="Times New Roman" w:cs="Times New Roman"/>
                <w:color w:val="000000"/>
              </w:rPr>
              <w:t>2.38</w:t>
            </w:r>
          </w:p>
        </w:tc>
      </w:tr>
    </w:tbl>
    <w:p w:rsidR="00E329CF" w:rsidRDefault="00E329CF" w:rsidP="00E329CF">
      <w:pPr>
        <w:rPr>
          <w:rFonts w:ascii="Times New Roman" w:hAnsi="Times New Roman" w:cs="Times New Roman"/>
        </w:rPr>
      </w:pPr>
    </w:p>
    <w:p w:rsidR="00E329CF" w:rsidRPr="00E329CF" w:rsidRDefault="00E329CF" w:rsidP="00E329CF">
      <w:pPr>
        <w:rPr>
          <w:rFonts w:ascii="Times New Roman" w:hAnsi="Times New Roman" w:cs="Times New Roman"/>
        </w:rPr>
      </w:pPr>
      <w:r w:rsidRPr="00E329CF">
        <w:rPr>
          <w:rFonts w:ascii="Times New Roman" w:hAnsi="Times New Roman" w:cs="Times New Roman"/>
        </w:rPr>
        <w:lastRenderedPageBreak/>
        <w:t xml:space="preserve"> </w:t>
      </w:r>
      <w:r>
        <w:rPr>
          <w:rFonts w:ascii="Times New Roman" w:hAnsi="Times New Roman" w:cs="Times New Roman"/>
        </w:rPr>
        <w:t xml:space="preserve">* Not found on previous limited </w:t>
      </w:r>
      <w:r>
        <w:rPr>
          <w:rFonts w:ascii="Times New Roman" w:hAnsi="Times New Roman" w:cs="Times New Roman"/>
          <w:i/>
        </w:rPr>
        <w:t>C. tarsalis</w:t>
      </w:r>
      <w:r>
        <w:rPr>
          <w:rFonts w:ascii="Times New Roman" w:hAnsi="Times New Roman" w:cs="Times New Roman"/>
        </w:rPr>
        <w:t xml:space="preserve"> sialotranscriptome </w:t>
      </w:r>
      <w:r w:rsidR="00C31D04">
        <w:rPr>
          <w:rFonts w:ascii="Times New Roman" w:hAnsi="Times New Roman" w:cs="Times New Roman"/>
        </w:rPr>
        <w:fldChar w:fldCharType="begin">
          <w:fldData xml:space="preserve">PEVuZE5vdGU+PENpdGU+PEF1dGhvcj5DYWx2bzwvQXV0aG9yPjxZZWFyPjIwMTA8L1llYXI+PFJl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==
</w:fldData>
        </w:fldChar>
      </w:r>
      <w:r w:rsidR="00C31D04">
        <w:rPr>
          <w:rFonts w:ascii="Times New Roman" w:hAnsi="Times New Roman" w:cs="Times New Roman"/>
        </w:rPr>
        <w:instrText xml:space="preserve"> ADDIN EN.CITE </w:instrText>
      </w:r>
      <w:r w:rsidR="00C31D04">
        <w:rPr>
          <w:rFonts w:ascii="Times New Roman" w:hAnsi="Times New Roman" w:cs="Times New Roman"/>
        </w:rPr>
        <w:fldChar w:fldCharType="begin">
          <w:fldData xml:space="preserve">PEVuZE5vdGU+PENpdGU+PEF1dGhvcj5DYWx2bzwvQXV0aG9yPjxZZWFyPjIwMTA8L1llYXI+PFJl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==
</w:fldData>
        </w:fldChar>
      </w:r>
      <w:r w:rsidR="00C31D04">
        <w:rPr>
          <w:rFonts w:ascii="Times New Roman" w:hAnsi="Times New Roman" w:cs="Times New Roman"/>
        </w:rPr>
        <w:instrText xml:space="preserve"> ADDIN EN.CITE.DATA </w:instrText>
      </w:r>
      <w:r w:rsidR="00C31D04">
        <w:rPr>
          <w:rFonts w:ascii="Times New Roman" w:hAnsi="Times New Roman" w:cs="Times New Roman"/>
        </w:rPr>
      </w:r>
      <w:r w:rsidR="00C31D04">
        <w:rPr>
          <w:rFonts w:ascii="Times New Roman" w:hAnsi="Times New Roman" w:cs="Times New Roman"/>
        </w:rPr>
        <w:fldChar w:fldCharType="end"/>
      </w:r>
      <w:r w:rsidR="00C31D04">
        <w:rPr>
          <w:rFonts w:ascii="Times New Roman" w:hAnsi="Times New Roman" w:cs="Times New Roman"/>
        </w:rPr>
      </w:r>
      <w:r w:rsidR="00C31D04">
        <w:rPr>
          <w:rFonts w:ascii="Times New Roman" w:hAnsi="Times New Roman" w:cs="Times New Roman"/>
        </w:rPr>
        <w:fldChar w:fldCharType="separate"/>
      </w:r>
      <w:r w:rsidR="00C31D04">
        <w:rPr>
          <w:rFonts w:ascii="Times New Roman" w:hAnsi="Times New Roman" w:cs="Times New Roman"/>
          <w:noProof/>
        </w:rPr>
        <w:t>(Calvo et al., 2010)</w:t>
      </w:r>
      <w:r w:rsidR="00C31D04">
        <w:rPr>
          <w:rFonts w:ascii="Times New Roman" w:hAnsi="Times New Roman" w:cs="Times New Roman"/>
        </w:rPr>
        <w:fldChar w:fldCharType="end"/>
      </w:r>
      <w:r w:rsidR="00C31D04">
        <w:rPr>
          <w:rFonts w:ascii="Times New Roman" w:hAnsi="Times New Roman" w:cs="Times New Roman"/>
        </w:rPr>
        <w:t>.</w:t>
      </w:r>
    </w:p>
    <w:p w:rsidR="004735DA" w:rsidRDefault="004735D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4735DA" w:rsidRDefault="004735DA" w:rsidP="000341F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able 3: Classification of transcripts overexpressed nearly equal in both male and female salivary glands</w:t>
      </w:r>
    </w:p>
    <w:tbl>
      <w:tblPr>
        <w:tblW w:w="10885" w:type="dxa"/>
        <w:tblLook w:val="04A0" w:firstRow="1" w:lastRow="0" w:firstColumn="1" w:lastColumn="0" w:noHBand="0" w:noVBand="1"/>
      </w:tblPr>
      <w:tblGrid>
        <w:gridCol w:w="3827"/>
        <w:gridCol w:w="999"/>
        <w:gridCol w:w="1096"/>
        <w:gridCol w:w="1363"/>
        <w:gridCol w:w="1414"/>
        <w:gridCol w:w="998"/>
        <w:gridCol w:w="1188"/>
      </w:tblGrid>
      <w:tr w:rsidR="000341F6" w:rsidRPr="000341F6" w:rsidTr="00F85642">
        <w:trPr>
          <w:trHeight w:val="1425"/>
        </w:trPr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lass</w:t>
            </w:r>
          </w:p>
        </w:tc>
        <w:tc>
          <w:tcPr>
            <w:tcW w:w="9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contigs</w:t>
            </w:r>
          </w:p>
        </w:tc>
        <w:tc>
          <w:tcPr>
            <w:tcW w:w="10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fe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="00F85642"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G</w:t>
            </w:r>
          </w:p>
        </w:tc>
        <w:tc>
          <w:tcPr>
            <w:tcW w:w="13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="00F85642"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G</w:t>
            </w:r>
          </w:p>
        </w:tc>
        <w:tc>
          <w:tcPr>
            <w:tcW w:w="1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Ratio Female/male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fe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carcass</w:t>
            </w:r>
          </w:p>
        </w:tc>
        <w:tc>
          <w:tcPr>
            <w:tcW w:w="11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 m</w:t>
            </w: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carcass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utative secreted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341F6" w:rsidRPr="000341F6" w:rsidTr="00F85642">
        <w:trPr>
          <w:trHeight w:val="459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zyme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 xml:space="preserve">Apyrase/5' </w:t>
            </w:r>
            <w:proofErr w:type="spellStart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>nucleotidase</w:t>
            </w:r>
            <w:proofErr w:type="spellEnd"/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.7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.01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9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2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19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Endonuclease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97.19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26.00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7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63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Lipase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95.12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F85642">
            <w:pPr>
              <w:spacing w:after="0" w:line="240" w:lineRule="auto"/>
              <w:ind w:right="-378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16.89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6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2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79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Chitinase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0.18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4.74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8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0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9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Amylase/Maltase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8,428.54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7,652.44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3.0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7.39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Chitinase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,309.88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,223.10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0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.1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.92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Serine protease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57.37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42.60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6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7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91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rotease inhibitor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TIL domain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65.82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24.71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2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Thyroglobulin repeat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.24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70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.8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36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ntimicrobial peptides/Immunit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>Gambicin</w:t>
            </w:r>
            <w:proofErr w:type="spellEnd"/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226.23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226.93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5.7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63.29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H rich peptide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0,934.49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6C3C84" w:rsidP="000341F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C3C84">
              <w:rPr>
                <w:rFonts w:ascii="Times New Roman" w:eastAsia="Times New Roman" w:hAnsi="Times New Roman" w:cs="Times New Roman"/>
                <w:color w:val="000000"/>
              </w:rPr>
              <w:t>105,148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.02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39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8.4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5.73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C-type lectin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843.81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,834.35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6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.8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0.30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Fred domain containing protein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27.7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17.05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2.63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Gram negative binding protein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34.77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83.67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7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1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89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Ubiquitous protein familie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Nematocera mucin I famil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,102.16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2,243.32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.7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.01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Mucin II superfamil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41.98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56.03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5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71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>Perithrophin</w:t>
            </w:r>
            <w:proofErr w:type="spellEnd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>-like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120.15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65.03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.2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5.96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91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Orphan mucin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8.16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25.33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6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1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14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Antigen 5 related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167.2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,437.53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2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77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ematocera protein familie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3.5 kDa culicine famil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69.03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40.17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6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3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50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6 kDa mosquito famil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,550.37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,165.22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.6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.66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 xml:space="preserve">41 kDa culicine family 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122.98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08.71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9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10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0.5 kDa culicine protein famil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693.44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,198.73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3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36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hyp10 hyp12 anopheline famil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,589.98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5,849.59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5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2.1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2.14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W rich peptides of culicine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,548.26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,070.01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6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7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96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.8 kDa culicine famil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55.7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352.77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81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Novel 6-8 kDa famil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911.7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089.59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7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9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22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>Culicoides</w:t>
            </w:r>
            <w:proofErr w:type="spellEnd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>epididymal</w:t>
            </w:r>
            <w:proofErr w:type="spellEnd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 xml:space="preserve"> protein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83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.49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3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nserved secreted protein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,579.51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9,838.11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.4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.82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vel secreted protein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,915.41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,994.77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5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0.8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4.91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utative housekeeping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Extracellular matrix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6.66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.92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.80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0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02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Amino acid metabolism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,257.57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5,697.46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0.7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3.18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Energy metabolism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4,724.35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7,802.51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8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5.8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58.25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Lipid metabolism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6.21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.89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.3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5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Protein modification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,755.52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,665.16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0.1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6.82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Protein synthesis machiner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42.13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81.94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68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5.8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5.47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Signal transduction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92.66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23.95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4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.13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Transcription factor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71.97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97.85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35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1.5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5.36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Transcription machinery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39.9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93.03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7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7.2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4.76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Transporters and channels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26.19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23.48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0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.8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8.98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Unknown conserved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1.63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8.25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07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1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95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>Unkown</w:t>
            </w:r>
            <w:proofErr w:type="spellEnd"/>
            <w:r w:rsidRPr="000341F6">
              <w:rPr>
                <w:rFonts w:ascii="Times New Roman" w:eastAsia="Times New Roman" w:hAnsi="Times New Roman" w:cs="Times New Roman"/>
                <w:color w:val="000000"/>
              </w:rPr>
              <w:t xml:space="preserve"> conserved membrane protein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.81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.31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2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Unknown product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,026.63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,244.85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46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.4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.55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ansposable element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18.84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692.20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0.32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7.2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1.76</w:t>
            </w: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ind w:firstLineChars="100" w:firstLine="20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341F6" w:rsidRPr="000341F6" w:rsidTr="00F85642">
        <w:trPr>
          <w:trHeight w:val="300"/>
        </w:trPr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tal or average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2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3,156.00</w:t>
            </w: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5,833.17</w:t>
            </w:r>
          </w:p>
        </w:tc>
        <w:tc>
          <w:tcPr>
            <w:tcW w:w="14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.23</w:t>
            </w:r>
          </w:p>
        </w:tc>
        <w:tc>
          <w:tcPr>
            <w:tcW w:w="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0.9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341F6" w:rsidRPr="000341F6" w:rsidRDefault="000341F6" w:rsidP="000341F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341F6">
              <w:rPr>
                <w:rFonts w:ascii="Times New Roman" w:eastAsia="Times New Roman" w:hAnsi="Times New Roman" w:cs="Times New Roman"/>
                <w:color w:val="000000"/>
              </w:rPr>
              <w:t>15.83</w:t>
            </w:r>
          </w:p>
        </w:tc>
      </w:tr>
    </w:tbl>
    <w:p w:rsidR="000341F6" w:rsidRDefault="000341F6" w:rsidP="000341F6">
      <w:pPr>
        <w:rPr>
          <w:rFonts w:ascii="Times New Roman" w:hAnsi="Times New Roman" w:cs="Times New Roman"/>
        </w:rPr>
      </w:pPr>
    </w:p>
    <w:p w:rsidR="006179E7" w:rsidRDefault="006179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6179E7" w:rsidRPr="00B06D5F" w:rsidRDefault="00B06D5F" w:rsidP="000341F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able 4: </w:t>
      </w:r>
      <w:r>
        <w:rPr>
          <w:rFonts w:ascii="Times New Roman" w:hAnsi="Times New Roman" w:cs="Times New Roman"/>
          <w:sz w:val="24"/>
          <w:szCs w:val="24"/>
        </w:rPr>
        <w:t>Classification of t</w:t>
      </w:r>
      <w:r w:rsidRPr="00B06D5F">
        <w:rPr>
          <w:rFonts w:ascii="Times New Roman" w:hAnsi="Times New Roman" w:cs="Times New Roman"/>
          <w:sz w:val="24"/>
          <w:szCs w:val="24"/>
        </w:rPr>
        <w:t>ranscripts overexpressed in the adult male salivary glands</w:t>
      </w:r>
    </w:p>
    <w:p w:rsidR="00B06D5F" w:rsidRDefault="00B06D5F" w:rsidP="000341F6">
      <w:pPr>
        <w:rPr>
          <w:rFonts w:ascii="Times New Roman" w:hAnsi="Times New Roman" w:cs="Times New Roman"/>
        </w:rPr>
      </w:pPr>
    </w:p>
    <w:tbl>
      <w:tblPr>
        <w:tblW w:w="9100" w:type="dxa"/>
        <w:tblLook w:val="04A0" w:firstRow="1" w:lastRow="0" w:firstColumn="1" w:lastColumn="0" w:noHBand="0" w:noVBand="1"/>
      </w:tblPr>
      <w:tblGrid>
        <w:gridCol w:w="2770"/>
        <w:gridCol w:w="1064"/>
        <w:gridCol w:w="1122"/>
        <w:gridCol w:w="1108"/>
        <w:gridCol w:w="839"/>
        <w:gridCol w:w="1103"/>
        <w:gridCol w:w="1103"/>
      </w:tblGrid>
      <w:tr w:rsidR="00B06D5F" w:rsidRPr="00B06D5F" w:rsidTr="00B06D5F">
        <w:trPr>
          <w:trHeight w:val="1425"/>
        </w:trPr>
        <w:tc>
          <w:tcPr>
            <w:tcW w:w="2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lass</w:t>
            </w:r>
          </w:p>
        </w:tc>
        <w:tc>
          <w:tcPr>
            <w:tcW w:w="10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contigs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fe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="00F85642"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G</w:t>
            </w:r>
          </w:p>
        </w:tc>
        <w:tc>
          <w:tcPr>
            <w:tcW w:w="11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F85642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</w:t>
            </w:r>
          </w:p>
          <w:p w:rsidR="00B06D5F" w:rsidRPr="00B06D5F" w:rsidRDefault="00F85642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ale</w:t>
            </w:r>
            <w:r w:rsidR="00B06D5F"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SG 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Ratio male / female</w:t>
            </w:r>
          </w:p>
        </w:tc>
        <w:tc>
          <w:tcPr>
            <w:tcW w:w="11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B06D5F" w:rsidRPr="00B06D5F" w:rsidRDefault="00B06D5F" w:rsidP="00597E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fe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arcass</w:t>
            </w:r>
          </w:p>
        </w:tc>
        <w:tc>
          <w:tcPr>
            <w:tcW w:w="11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B06D5F" w:rsidRPr="00B06D5F" w:rsidRDefault="00B06D5F" w:rsidP="00597E8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verage RPKM male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="00F8564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arcass</w:t>
            </w:r>
            <w:bookmarkStart w:id="0" w:name="_GoBack"/>
            <w:bookmarkEnd w:id="0"/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color w:val="000000"/>
              </w:rPr>
              <w:t>Putative secreted proteins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81.58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,048.3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5.11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38.3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8.66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utative housekeeping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Immunity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3.9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4,568.9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61.79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30.66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9.20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Amino acid metabolism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34.47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,135.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3.07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0.81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58.03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Energy metabolism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99.63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2,949.2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43.2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93.6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383.32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Lipid metabolism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0.2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,330.4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6.47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1.9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6.11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Nucleotide metabolism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30.09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,529.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7.88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20.2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54.98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Proteasome machinery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77.29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1,976.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43.19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33.50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69.72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Signal transduction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15.0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6,111.5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3.12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1.55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16.54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Transporters and channels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83.6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48,431.4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61.80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314.03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801.90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Unknown conserved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67.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37.51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.08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6.22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ind w:firstLineChars="100" w:firstLine="220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Unknown product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33.3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22.39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0.87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.89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Viral product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0.2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6.3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30.64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0.19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0.24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ansposable element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8.47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595.4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32.24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3.85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0.38</w:t>
            </w: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06D5F" w:rsidRPr="00B06D5F" w:rsidTr="00B06D5F">
        <w:trPr>
          <w:trHeight w:val="300"/>
        </w:trPr>
        <w:tc>
          <w:tcPr>
            <w:tcW w:w="2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otal or average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B06D5F">
              <w:rPr>
                <w:rFonts w:ascii="Verdana" w:eastAsia="Times New Roman" w:hAnsi="Verdana" w:cs="Times New Roman"/>
                <w:color w:val="000000"/>
              </w:rPr>
              <w:t>4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52.13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,929.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42.19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75.51</w:t>
            </w:r>
          </w:p>
        </w:tc>
        <w:tc>
          <w:tcPr>
            <w:tcW w:w="11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06D5F" w:rsidRPr="00B06D5F" w:rsidRDefault="00B06D5F" w:rsidP="00B06D5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06D5F">
              <w:rPr>
                <w:rFonts w:ascii="Times New Roman" w:eastAsia="Times New Roman" w:hAnsi="Times New Roman" w:cs="Times New Roman"/>
                <w:color w:val="000000"/>
              </w:rPr>
              <w:t>161.32</w:t>
            </w:r>
          </w:p>
        </w:tc>
      </w:tr>
    </w:tbl>
    <w:p w:rsidR="00B06D5F" w:rsidRDefault="00B06D5F" w:rsidP="000341F6">
      <w:pPr>
        <w:rPr>
          <w:rFonts w:ascii="Times New Roman" w:hAnsi="Times New Roman" w:cs="Times New Roman"/>
        </w:rPr>
      </w:pPr>
    </w:p>
    <w:p w:rsidR="00C31D04" w:rsidRPr="00C31D04" w:rsidRDefault="00C31D04" w:rsidP="00C31D04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C31D04">
        <w:t xml:space="preserve">Calvo, E., Sanchez-Vargas, I., Favreau, A.J., Barbian, K.D., Pham, V.M., Olson, K.E., Ribeiro, J.M., 2010. An insight into the sialotranscriptome of the West Nile mosquito vector, </w:t>
      </w:r>
      <w:r w:rsidRPr="00C31D04">
        <w:rPr>
          <w:i/>
        </w:rPr>
        <w:t>Culex tarsalis</w:t>
      </w:r>
      <w:r w:rsidRPr="00C31D04">
        <w:t>. BMC genomics 11, 51.</w:t>
      </w:r>
    </w:p>
    <w:p w:rsidR="0093100E" w:rsidRPr="00593EF1" w:rsidRDefault="00C31D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93100E" w:rsidRPr="00593EF1" w:rsidSect="00593EF1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703752"/>
    <w:multiLevelType w:val="hybridMultilevel"/>
    <w:tmpl w:val="E0941DDA"/>
    <w:lvl w:ilvl="0" w:tplc="A3380778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65638F9"/>
    <w:multiLevelType w:val="hybridMultilevel"/>
    <w:tmpl w:val="B1000026"/>
    <w:lvl w:ilvl="0" w:tplc="BFCCA4E6">
      <w:start w:val="2"/>
      <w:numFmt w:val="bullet"/>
      <w:lvlText w:val=""/>
      <w:lvlJc w:val="left"/>
      <w:pPr>
        <w:ind w:left="4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Insect Biochem Molecular Bio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xdrzzrifaetoe52zsprrwuddze2zxera0z&quot;&gt;REF-Converted-Saved&lt;record-ids&gt;&lt;item&gt;9592&lt;/item&gt;&lt;/record-ids&gt;&lt;/item&gt;&lt;/Libraries&gt;"/>
  </w:docVars>
  <w:rsids>
    <w:rsidRoot w:val="0093100E"/>
    <w:rsid w:val="000341F6"/>
    <w:rsid w:val="001F21A9"/>
    <w:rsid w:val="004735DA"/>
    <w:rsid w:val="00485CBB"/>
    <w:rsid w:val="005736C6"/>
    <w:rsid w:val="00593EF1"/>
    <w:rsid w:val="00597E8B"/>
    <w:rsid w:val="006179E7"/>
    <w:rsid w:val="006C3C84"/>
    <w:rsid w:val="007230F5"/>
    <w:rsid w:val="00752E73"/>
    <w:rsid w:val="0093100E"/>
    <w:rsid w:val="009A5332"/>
    <w:rsid w:val="009C5787"/>
    <w:rsid w:val="00A01267"/>
    <w:rsid w:val="00B06D5F"/>
    <w:rsid w:val="00C31D04"/>
    <w:rsid w:val="00C957A4"/>
    <w:rsid w:val="00D849B5"/>
    <w:rsid w:val="00DE6E84"/>
    <w:rsid w:val="00E329CF"/>
    <w:rsid w:val="00EF41AF"/>
    <w:rsid w:val="00F856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E929E6"/>
  <w15:chartTrackingRefBased/>
  <w15:docId w15:val="{7536AB61-E1B3-422B-B09E-5C04718356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29C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31D0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1D0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31D0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31D04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7E8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7E8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48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02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8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44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19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63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97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 = '1.0' encoding = 'UTF-8' standalone = 'yes'?>
<Relationships xmlns="http://schemas.openxmlformats.org/package/2006/relationships">
   <Relationship Id="rId1" Type="http://schemas.openxmlformats.org/officeDocument/2006/relationships/numbering" Target="numbering.xml"/>
   <Relationship Id="rId2" Type="http://schemas.openxmlformats.org/officeDocument/2006/relationships/styles" Target="styles.xml"/>
   <Relationship Id="rId3" Type="http://schemas.openxmlformats.org/officeDocument/2006/relationships/settings" Target="settings.xml"/>
   <Relationship Id="rId4" Type="http://schemas.openxmlformats.org/officeDocument/2006/relationships/webSettings" Target="webSettings.xml"/>
   <Relationship Id="rId5" Type="http://schemas.openxmlformats.org/officeDocument/2006/relationships/fontTable" Target="fontTable.xml"/>
   <Relationship Id="rId6" Type="http://schemas.openxmlformats.org/officeDocument/2006/relationships/theme" Target="theme/theme1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/>
  <TotalTime>1</TotalTime>
  <Pages>6</Pages>
  <Words>1170</Words>
  <Characters>6675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30</CharactersWithSpaces>
  <SharedDoc>false</SharedDoc>
  <HyperlinksChanged>false</HyperlinksChanged>
  <AppVersion>16.0000</AppVersion>
  <Manager/>
  <HyperlinkBase/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